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-977914792"/>
        <w:docPartObj>
          <w:docPartGallery w:val="Cover Pages"/>
          <w:docPartUnique/>
        </w:docPartObj>
      </w:sdtPr>
      <w:sdtContent>
        <w:p w14:paraId="0D709B83" w14:textId="65C5730C" w:rsidR="003E2B81" w:rsidRDefault="003E2B81" w:rsidP="00B81949">
          <w:r>
            <w:rPr>
              <w:noProof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>Mastering Javascript</w:t>
              </w:r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>Display important messages like erros</w:t>
      </w:r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>If we want to see the a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log() method to print whats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> (without quotes). It’s helpful to think of booleans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>: This data type represents the intentional absence of a value, and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>There is an order that must be adhered to when maths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brackets </w:t>
      </w:r>
      <w:r w:rsidR="00DE37C7">
        <w:t>.</w:t>
      </w:r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are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()</w:t>
      </w:r>
      <w:r w:rsidR="00E227CB">
        <w:t xml:space="preserve"> [use to round off numbers]</w:t>
      </w:r>
    </w:p>
    <w:p w14:paraId="5F01E3BA" w14:textId="438C29B3" w:rsidR="008E3496" w:rsidRDefault="008E3496" w:rsidP="007C4606">
      <w:pPr>
        <w:pStyle w:val="ListParagraph"/>
        <w:numPr>
          <w:ilvl w:val="0"/>
          <w:numId w:val="11"/>
        </w:numPr>
      </w:pPr>
      <w:r>
        <w:t xml:space="preserve">Order </w:t>
      </w:r>
      <w:r w:rsidR="001A1943">
        <w:t xml:space="preserve">precednace left to right </w:t>
      </w:r>
      <w:r w:rsidR="00586516">
        <w:t>paranth</w:t>
      </w:r>
      <w:r w:rsidR="00F167E8">
        <w:t>esis, exponengts, multiply and division  and modulus</w:t>
      </w:r>
      <w:r w:rsidR="00F4601E">
        <w:t>, addition and subtraction.</w:t>
      </w:r>
    </w:p>
    <w:p w14:paraId="51B15D17" w14:textId="6DEC69CE" w:rsidR="007F2B97" w:rsidRDefault="007F2B97" w:rsidP="007F2B97">
      <w:pPr>
        <w:pStyle w:val="Heading2"/>
      </w:pPr>
      <w:r>
        <w:t xml:space="preserve">Maths in </w:t>
      </w:r>
      <w:r w:rsidR="001F5D2B">
        <w:t>JS</w:t>
      </w:r>
    </w:p>
    <w:p w14:paraId="47CAD333" w14:textId="64B85A5A" w:rsidR="0018266C" w:rsidRDefault="001F5D2B" w:rsidP="0018266C">
      <w:pPr>
        <w:pStyle w:val="ListParagraph"/>
        <w:numPr>
          <w:ilvl w:val="0"/>
          <w:numId w:val="11"/>
        </w:numPr>
      </w:pPr>
      <w:r>
        <w:t xml:space="preserve">Math is a built in objects that </w:t>
      </w:r>
      <w:r w:rsidR="00D06646">
        <w:t>provides a collection of properties and the methods</w:t>
      </w:r>
      <w:r w:rsidR="00947D99">
        <w:br/>
      </w:r>
    </w:p>
    <w:p w14:paraId="1F2CC473" w14:textId="48DBBE1D" w:rsidR="00D004DE" w:rsidRPr="00D004DE" w:rsidRDefault="000C1B9C" w:rsidP="00D004DE">
      <w:pPr>
        <w:pStyle w:val="ListParagraph"/>
        <w:numPr>
          <w:ilvl w:val="0"/>
          <w:numId w:val="11"/>
        </w:numPr>
      </w:pPr>
      <w:r>
        <w:t xml:space="preserve"> </w:t>
      </w:r>
      <w:r w:rsidR="00D004DE">
        <w:t xml:space="preserve">Round </w:t>
      </w:r>
      <w:r w:rsidR="00EF7CBB">
        <w:t>down</w:t>
      </w:r>
      <w:r w:rsidR="00D004DE">
        <w:t xml:space="preserve"> a number </w:t>
      </w:r>
      <w:r w:rsidR="00D004DE" w:rsidRPr="0090160D">
        <w:rPr>
          <w:highlight w:val="green"/>
        </w:rPr>
        <w:t>Math.floor(x)</w:t>
      </w:r>
    </w:p>
    <w:p w14:paraId="02666CC7" w14:textId="35346D87" w:rsidR="00EF7CBB" w:rsidRPr="00EF7CBB" w:rsidRDefault="00567A48" w:rsidP="00EF7CBB">
      <w:pPr>
        <w:pStyle w:val="ListParagraph"/>
        <w:numPr>
          <w:ilvl w:val="0"/>
          <w:numId w:val="11"/>
        </w:numPr>
      </w:pPr>
      <w:r>
        <w:t xml:space="preserve">Round </w:t>
      </w:r>
      <w:r w:rsidR="00EF7CBB">
        <w:t>up</w:t>
      </w:r>
      <w:r>
        <w:t xml:space="preserve"> a number</w:t>
      </w:r>
      <w:r w:rsidR="00EF7CBB">
        <w:t xml:space="preserve"> </w:t>
      </w:r>
      <w:r w:rsidR="00EF7CBB" w:rsidRPr="00EF7CBB">
        <w:t xml:space="preserve"> </w:t>
      </w:r>
      <w:r w:rsidR="00EF7CBB" w:rsidRPr="00EF7CBB">
        <w:rPr>
          <w:highlight w:val="green"/>
        </w:rPr>
        <w:t>Math.ceil(x)</w:t>
      </w:r>
    </w:p>
    <w:p w14:paraId="6EE6FF82" w14:textId="0B7A0A5A" w:rsidR="00E064D8" w:rsidRPr="00E064D8" w:rsidRDefault="00E064D8" w:rsidP="00E064D8">
      <w:pPr>
        <w:pStyle w:val="ListParagraph"/>
        <w:numPr>
          <w:ilvl w:val="0"/>
          <w:numId w:val="11"/>
        </w:numPr>
      </w:pPr>
      <w:r>
        <w:t xml:space="preserve">Eliminate any decimal portion </w:t>
      </w:r>
      <w:r w:rsidRPr="00E064D8">
        <w:rPr>
          <w:highlight w:val="green"/>
        </w:rPr>
        <w:t>Math.trunc(x)</w:t>
      </w:r>
    </w:p>
    <w:p w14:paraId="159A2D71" w14:textId="37B2D628" w:rsidR="009E1482" w:rsidRPr="009E1482" w:rsidRDefault="00E064D8" w:rsidP="009E1482">
      <w:pPr>
        <w:pStyle w:val="ListParagraph"/>
        <w:numPr>
          <w:ilvl w:val="0"/>
          <w:numId w:val="11"/>
        </w:numPr>
      </w:pPr>
      <w:r>
        <w:t>Ra</w:t>
      </w:r>
      <w:r w:rsidR="002C36F8">
        <w:t>ise to the power</w:t>
      </w:r>
      <w:r w:rsidR="009E1482" w:rsidRPr="009E1482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r w:rsidR="009E1482" w:rsidRPr="00661A30">
        <w:rPr>
          <w:highlight w:val="green"/>
        </w:rPr>
        <w:t>Math.pow(x, y)</w:t>
      </w:r>
    </w:p>
    <w:p w14:paraId="68B70925" w14:textId="77777777" w:rsidR="00661A30" w:rsidRPr="00661A30" w:rsidRDefault="00661A30" w:rsidP="00661A30">
      <w:pPr>
        <w:pStyle w:val="ListParagraph"/>
        <w:numPr>
          <w:ilvl w:val="0"/>
          <w:numId w:val="11"/>
        </w:numPr>
      </w:pPr>
      <w:r>
        <w:t xml:space="preserve">Square root </w:t>
      </w:r>
      <w:r w:rsidRPr="00661A30">
        <w:rPr>
          <w:highlight w:val="green"/>
        </w:rPr>
        <w:t>Math.sqrt(x)</w:t>
      </w:r>
    </w:p>
    <w:p w14:paraId="1246DCEB" w14:textId="68FFEA8E" w:rsidR="00D870D9" w:rsidRPr="00D870D9" w:rsidRDefault="00661A30" w:rsidP="00D870D9">
      <w:pPr>
        <w:pStyle w:val="ListParagraph"/>
        <w:numPr>
          <w:ilvl w:val="0"/>
          <w:numId w:val="11"/>
        </w:numPr>
      </w:pPr>
      <w:r>
        <w:t xml:space="preserve">Natural log of a number </w:t>
      </w:r>
      <w:r w:rsidR="00D870D9" w:rsidRPr="00D870D9">
        <w:rPr>
          <w:highlight w:val="green"/>
        </w:rPr>
        <w:t>Math.log(x)</w:t>
      </w:r>
    </w:p>
    <w:p w14:paraId="2112ABDF" w14:textId="006322D1" w:rsidR="000C1B9C" w:rsidRDefault="008F31B3" w:rsidP="00710597">
      <w:pPr>
        <w:pStyle w:val="ListParagraph"/>
        <w:numPr>
          <w:ilvl w:val="0"/>
          <w:numId w:val="11"/>
        </w:numPr>
      </w:pPr>
      <w:r>
        <w:t>Math trigonometry</w:t>
      </w:r>
      <w:r w:rsidR="00A42279">
        <w:t xml:space="preserve"> </w:t>
      </w:r>
      <w:r w:rsidR="00A42279" w:rsidRPr="00A42279">
        <w:t xml:space="preserve"> </w:t>
      </w:r>
      <w:r w:rsidR="00A42279" w:rsidRPr="00A42279">
        <w:rPr>
          <w:highlight w:val="green"/>
        </w:rPr>
        <w:t>Math.sin(x), Math.cos(x), Math.tan(x),</w:t>
      </w:r>
    </w:p>
    <w:p w14:paraId="3D07E126" w14:textId="0711D9E6" w:rsidR="006D7B68" w:rsidRPr="006D7B68" w:rsidRDefault="00EA36F7" w:rsidP="006D7B68">
      <w:pPr>
        <w:pStyle w:val="ListParagraph"/>
        <w:numPr>
          <w:ilvl w:val="0"/>
          <w:numId w:val="11"/>
        </w:numPr>
      </w:pPr>
      <w:r>
        <w:t>Absolute value of a function</w:t>
      </w:r>
      <w:r w:rsidR="006D7B68" w:rsidRPr="006D7B68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r w:rsidR="006D7B68" w:rsidRPr="006D7B68">
        <w:rPr>
          <w:highlight w:val="green"/>
        </w:rPr>
        <w:t>Math.abs(x)</w:t>
      </w:r>
    </w:p>
    <w:p w14:paraId="20740BF6" w14:textId="2041E3C0" w:rsidR="0081607C" w:rsidRPr="0081607C" w:rsidRDefault="0081607C" w:rsidP="0081607C">
      <w:pPr>
        <w:pStyle w:val="ListParagraph"/>
        <w:numPr>
          <w:ilvl w:val="0"/>
          <w:numId w:val="11"/>
        </w:numPr>
      </w:pPr>
      <w:r>
        <w:t xml:space="preserve">Sign of a number +/- </w:t>
      </w:r>
      <w:r w:rsidRPr="00614BE6">
        <w:rPr>
          <w:highlight w:val="green"/>
        </w:rPr>
        <w:t>Math.sign(x)</w:t>
      </w:r>
    </w:p>
    <w:p w14:paraId="1AD5DA22" w14:textId="6A847DE2" w:rsidR="002346C1" w:rsidRPr="002346C1" w:rsidRDefault="00614BE6" w:rsidP="002346C1">
      <w:pPr>
        <w:pStyle w:val="ListParagraph"/>
        <w:numPr>
          <w:ilvl w:val="0"/>
          <w:numId w:val="11"/>
        </w:numPr>
      </w:pPr>
      <w:r>
        <w:t xml:space="preserve">Max of numbers </w:t>
      </w:r>
      <w:r w:rsidR="002346C1" w:rsidRPr="002346C1">
        <w:rPr>
          <w:highlight w:val="green"/>
        </w:rPr>
        <w:t>Math.max(x, y, z).</w:t>
      </w:r>
    </w:p>
    <w:p w14:paraId="609990AF" w14:textId="18245A00" w:rsidR="004B7C13" w:rsidRPr="004B7C13" w:rsidRDefault="002346C1" w:rsidP="004B7C13">
      <w:pPr>
        <w:pStyle w:val="ListParagraph"/>
        <w:numPr>
          <w:ilvl w:val="0"/>
          <w:numId w:val="11"/>
        </w:numPr>
      </w:pPr>
      <w:r>
        <w:t xml:space="preserve">Min of numbers </w:t>
      </w:r>
      <w:r w:rsidR="004B7C13" w:rsidRPr="004B7C13">
        <w:rPr>
          <w:highlight w:val="green"/>
        </w:rPr>
        <w:t>Math.min(x, y, z)</w:t>
      </w:r>
    </w:p>
    <w:p w14:paraId="6ED0100F" w14:textId="7695F81F" w:rsidR="00EA36F7" w:rsidRDefault="009024C2" w:rsidP="009024C2">
      <w:pPr>
        <w:pStyle w:val="Heading3"/>
      </w:pPr>
      <w:r>
        <w:t>Math Random</w:t>
      </w:r>
    </w:p>
    <w:p w14:paraId="6AE02FC5" w14:textId="4F4E0CD0" w:rsidR="009024C2" w:rsidRDefault="00B53961" w:rsidP="00B53961">
      <w:pPr>
        <w:pStyle w:val="ListParagraph"/>
        <w:numPr>
          <w:ilvl w:val="0"/>
          <w:numId w:val="11"/>
        </w:numPr>
      </w:pPr>
      <w:r>
        <w:t>Math.random(</w:t>
      </w:r>
      <w:r w:rsidR="002845C2">
        <w:t>) use to generate a random number</w:t>
      </w:r>
      <w:r w:rsidR="00686F44">
        <w:t xml:space="preserve"> </w:t>
      </w:r>
    </w:p>
    <w:p w14:paraId="72B0D694" w14:textId="77777777" w:rsidR="00B55640" w:rsidRPr="00B55640" w:rsidRDefault="00B55640" w:rsidP="00B5564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andomNum1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floor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(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*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x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+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in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</w:p>
    <w:p w14:paraId="5A013DD4" w14:textId="48629BC6" w:rsidR="00686F44" w:rsidRPr="009024C2" w:rsidRDefault="00B16D26" w:rsidP="006F4426">
      <w:pPr>
        <w:pStyle w:val="ListParagraph"/>
        <w:numPr>
          <w:ilvl w:val="0"/>
          <w:numId w:val="11"/>
        </w:numPr>
      </w:pPr>
      <w:r>
        <w:rPr>
          <w:rFonts w:ascii="Consolas" w:eastAsia="Times New Roman" w:hAnsi="Consolas" w:cs="Times New Roman"/>
          <w:kern w:val="0"/>
          <w:sz w:val="21"/>
          <w:szCs w:val="21"/>
          <w14:ligatures w14:val="none"/>
        </w:rPr>
        <w:t>With this code we can control what range the random number we will get based on the values of max and min.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…..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lastRenderedPageBreak/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>" I'm learning Javascript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>' I\'m learning javascript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>(same out come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r w:rsidRPr="00F63870">
        <w:rPr>
          <w:highlight w:val="cyan"/>
        </w:rPr>
        <w:t>alert(</w:t>
      </w:r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${ 1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whtat type a value is using </w:t>
      </w:r>
      <w:r w:rsidRPr="008A1BF1">
        <w:rPr>
          <w:highlight w:val="cyan"/>
        </w:rPr>
        <w:t>typeof</w:t>
      </w:r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>can be used to add signs to number in my example I was adding dolar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>ide of a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0FBC8EA4" w14:textId="77777777" w:rsidR="00A81EEB" w:rsidRDefault="00A81EEB" w:rsidP="00A81EEB">
      <w:pPr>
        <w:pStyle w:val="ListParagraph"/>
      </w:pP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>if you  hover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name </w:t>
      </w:r>
      <w:r w:rsidR="002C5DDC">
        <w:t xml:space="preserve">tells what we changing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lable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56149A66" w14:textId="02BFD36A" w:rsidR="0038658A" w:rsidRDefault="00FF09CB" w:rsidP="0038658A">
      <w:pPr>
        <w:pStyle w:val="ListParagraph"/>
        <w:numPr>
          <w:ilvl w:val="0"/>
          <w:numId w:val="15"/>
        </w:numPr>
      </w:pPr>
      <w:r>
        <w:t>Head tag  contains information about the page</w:t>
      </w:r>
      <w:r w:rsidR="00795B79">
        <w:t xml:space="preserve"> and everything that is not visible on the web</w:t>
      </w:r>
      <w:r w:rsidR="005560D9">
        <w:t>page.</w:t>
      </w:r>
    </w:p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Javascript code when ever </w:t>
      </w:r>
      <w:r w:rsidR="00D05004">
        <w:t>it is clicked</w:t>
      </w:r>
    </w:p>
    <w:p w14:paraId="5DAF5FD9" w14:textId="357537DB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>This is calle</w:t>
      </w:r>
      <w:r w:rsidR="00EA020F">
        <w:t>d  a css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lastRenderedPageBreak/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5E931FE0" w:rsidR="000714BF" w:rsidRDefault="006576AA" w:rsidP="00C03224">
      <w:pPr>
        <w:pStyle w:val="Heading1"/>
      </w:pPr>
      <w:r>
        <w:t>Booleans</w:t>
      </w:r>
      <w:r w:rsidR="005F1809">
        <w:br/>
      </w:r>
    </w:p>
    <w:p w14:paraId="6430CC7D" w14:textId="28D7F51C" w:rsidR="00C03224" w:rsidRDefault="00C03224" w:rsidP="00C03224">
      <w:pPr>
        <w:pStyle w:val="ListParagraph"/>
        <w:numPr>
          <w:ilvl w:val="0"/>
          <w:numId w:val="11"/>
        </w:numPr>
      </w:pPr>
      <w:r>
        <w:t>Use in comparison oper</w:t>
      </w:r>
      <w:r w:rsidR="009A5E34">
        <w:t>ators</w:t>
      </w:r>
    </w:p>
    <w:p w14:paraId="3487D4C5" w14:textId="53734379" w:rsidR="00B1581B" w:rsidRDefault="00320D0E" w:rsidP="00C100F0">
      <w:pPr>
        <w:pStyle w:val="ListParagraph"/>
        <w:numPr>
          <w:ilvl w:val="0"/>
          <w:numId w:val="11"/>
        </w:numPr>
      </w:pPr>
      <w:r>
        <w:t>Two ways to check if values are equal</w:t>
      </w:r>
    </w:p>
    <w:p w14:paraId="5C3EAEE3" w14:textId="77777777" w:rsidR="00C100F0" w:rsidRPr="00C100F0" w:rsidRDefault="00C100F0" w:rsidP="00C100F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C100F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100F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C100F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5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=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'5.00'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079CBAA" w14:textId="77777777" w:rsidR="0022262F" w:rsidRDefault="00E54DF4" w:rsidP="00E54DF4">
      <w:pPr>
        <w:pStyle w:val="ListParagraph"/>
        <w:numPr>
          <w:ilvl w:val="0"/>
          <w:numId w:val="11"/>
        </w:numPr>
      </w:pPr>
      <w:r>
        <w:t>This doub</w:t>
      </w:r>
      <w:r w:rsidR="00872759">
        <w:t>le equals tries to convert both values into the same type</w:t>
      </w:r>
      <w:r w:rsidR="00735C92">
        <w:t xml:space="preserve"> and then compare them </w:t>
      </w:r>
      <w:r w:rsidR="002344E2">
        <w:t xml:space="preserve"> so the answer wil be</w:t>
      </w:r>
      <w:r w:rsidR="003E5EE4">
        <w:t xml:space="preserve"> </w:t>
      </w:r>
      <w:r w:rsidR="003E5EE4" w:rsidRPr="00F2237D">
        <w:rPr>
          <w:highlight w:val="cyan"/>
        </w:rPr>
        <w:t>true</w:t>
      </w:r>
      <w:r w:rsidR="00735C92">
        <w:t>. They should not be equal because one is a s</w:t>
      </w:r>
      <w:r w:rsidR="0026140D">
        <w:t>tring and the other is a number</w:t>
      </w:r>
    </w:p>
    <w:p w14:paraId="42AE2AA1" w14:textId="77777777" w:rsidR="005D7E04" w:rsidRDefault="0022262F" w:rsidP="00E54DF4">
      <w:pPr>
        <w:pStyle w:val="ListParagraph"/>
        <w:numPr>
          <w:ilvl w:val="0"/>
          <w:numId w:val="11"/>
        </w:numPr>
      </w:pPr>
      <w:r>
        <w:t xml:space="preserve">In JS we use </w:t>
      </w:r>
      <w:r w:rsidR="005D7E04" w:rsidRPr="005D7E04">
        <w:rPr>
          <w:highlight w:val="cyan"/>
        </w:rPr>
        <w:t>===</w:t>
      </w:r>
      <w:r w:rsidR="005D7E04">
        <w:t xml:space="preserve"> triple equal </w:t>
      </w:r>
    </w:p>
    <w:p w14:paraId="23222EA9" w14:textId="77777777" w:rsidR="001C0301" w:rsidRDefault="005D7E04" w:rsidP="00E54DF4">
      <w:pPr>
        <w:pStyle w:val="ListParagraph"/>
        <w:numPr>
          <w:ilvl w:val="0"/>
          <w:numId w:val="11"/>
        </w:numPr>
      </w:pPr>
      <w:r>
        <w:t>Not eqau</w:t>
      </w:r>
      <w:r w:rsidR="001C0301">
        <w:t>l</w:t>
      </w:r>
      <w:r>
        <w:t xml:space="preserve"> will be </w:t>
      </w:r>
      <w:r w:rsidR="001C0301" w:rsidRPr="001C0301">
        <w:rPr>
          <w:highlight w:val="cyan"/>
        </w:rPr>
        <w:t>!==</w:t>
      </w:r>
    </w:p>
    <w:p w14:paraId="68B097DC" w14:textId="77777777" w:rsidR="009D3933" w:rsidRDefault="001C0301" w:rsidP="00E54DF4">
      <w:pPr>
        <w:pStyle w:val="ListParagraph"/>
        <w:numPr>
          <w:ilvl w:val="0"/>
          <w:numId w:val="11"/>
        </w:numPr>
      </w:pPr>
      <w:r>
        <w:t xml:space="preserve">To </w:t>
      </w:r>
      <w:r w:rsidR="002B0609">
        <w:t>avoid conversion</w:t>
      </w:r>
    </w:p>
    <w:p w14:paraId="19C92A42" w14:textId="524CE515" w:rsidR="00366CFB" w:rsidRDefault="005373E1" w:rsidP="00E54DF4">
      <w:pPr>
        <w:pStyle w:val="ListParagraph"/>
        <w:numPr>
          <w:ilvl w:val="0"/>
          <w:numId w:val="11"/>
        </w:numPr>
      </w:pPr>
      <w:r>
        <w:t>Logic operators help us to combine Boolean values</w:t>
      </w:r>
      <w:r w:rsidR="007B2BCB">
        <w:t xml:space="preserve"> they have lowers </w:t>
      </w:r>
      <w:r w:rsidR="00205681">
        <w:t>pro</w:t>
      </w:r>
    </w:p>
    <w:p w14:paraId="15BDC7A4" w14:textId="17D21E86" w:rsidR="009D3933" w:rsidRDefault="00CE7FDA" w:rsidP="008F53B2">
      <w:pPr>
        <w:pStyle w:val="Heading1"/>
      </w:pPr>
      <w:r>
        <w:t>User Inputs</w:t>
      </w:r>
    </w:p>
    <w:p w14:paraId="0ACADAB2" w14:textId="77777777" w:rsidR="00CE7FDA" w:rsidRDefault="00CE7FDA" w:rsidP="00CE7FDA"/>
    <w:p w14:paraId="3C5A7240" w14:textId="77777777" w:rsidR="0058715C" w:rsidRPr="0058715C" w:rsidRDefault="0058715C" w:rsidP="0058715C">
      <w:r w:rsidRPr="0058715C">
        <w:t xml:space="preserve">username = </w:t>
      </w:r>
      <w:r w:rsidRPr="0058715C">
        <w:rPr>
          <w:highlight w:val="green"/>
        </w:rPr>
        <w:t>window.prompt</w:t>
      </w:r>
      <w:r w:rsidRPr="0058715C">
        <w:t>("whats your username");</w:t>
      </w:r>
    </w:p>
    <w:p w14:paraId="354FA44D" w14:textId="72EC1992" w:rsidR="00CE7FDA" w:rsidRDefault="0058715C" w:rsidP="0058715C">
      <w:pPr>
        <w:pStyle w:val="ListParagraph"/>
        <w:numPr>
          <w:ilvl w:val="0"/>
          <w:numId w:val="11"/>
        </w:numPr>
      </w:pPr>
      <w:r>
        <w:t xml:space="preserve">Window </w:t>
      </w:r>
      <w:r w:rsidR="00A91718">
        <w:t>prompt open a pop up on the widow tap</w:t>
      </w:r>
    </w:p>
    <w:p w14:paraId="076F9A4F" w14:textId="77777777" w:rsidR="00E800A1" w:rsidRPr="00E800A1" w:rsidRDefault="00E800A1" w:rsidP="00E800A1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ocument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800A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getElementById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800A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H1"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.</w:t>
      </w:r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extContent</w:t>
      </w:r>
    </w:p>
    <w:p w14:paraId="510C0199" w14:textId="1131D4B0" w:rsidR="00E800A1" w:rsidRDefault="00E800A1" w:rsidP="00E800A1">
      <w:pPr>
        <w:pStyle w:val="ListParagraph"/>
        <w:numPr>
          <w:ilvl w:val="0"/>
          <w:numId w:val="11"/>
        </w:numPr>
      </w:pPr>
      <w:r>
        <w:t>Changes the content of an H1 element</w:t>
      </w:r>
    </w:p>
    <w:p w14:paraId="1E9DB651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Username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680D1B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</w:t>
      </w:r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Text"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9CB89D1" w14:textId="77777777" w:rsidR="00895016" w:rsidRDefault="00895016" w:rsidP="00895016">
      <w:pPr>
        <w:pStyle w:val="ListParagraph"/>
        <w:numPr>
          <w:ilvl w:val="0"/>
          <w:numId w:val="15"/>
        </w:numPr>
      </w:pPr>
      <w:r>
        <w:t>These lines of code create an input box</w:t>
      </w:r>
    </w:p>
    <w:p w14:paraId="0DC7AC72" w14:textId="1640AA76" w:rsidR="00E06D27" w:rsidRPr="00E067A3" w:rsidRDefault="00AD0282" w:rsidP="00E067A3">
      <w:pPr>
        <w:pStyle w:val="ListParagraph"/>
        <w:numPr>
          <w:ilvl w:val="0"/>
          <w:numId w:val="15"/>
        </w:numPr>
        <w:rPr>
          <w:highlight w:val="green"/>
        </w:rPr>
      </w:pPr>
      <w:r>
        <w:rPr>
          <w:highlight w:val="green"/>
        </w:rPr>
        <w:t>myText.</w:t>
      </w:r>
      <w:r w:rsidRPr="00AD0282">
        <w:rPr>
          <w:highlight w:val="green"/>
        </w:rPr>
        <w:t>value</w:t>
      </w:r>
      <w:r w:rsidRPr="00AD0282">
        <w:t xml:space="preserve"> this gets the value of the i</w:t>
      </w:r>
      <w:r w:rsidR="00E06D27">
        <w:t>nput</w:t>
      </w:r>
    </w:p>
    <w:p w14:paraId="080C205F" w14:textId="0609D27F" w:rsidR="006F5F9A" w:rsidRDefault="00114E78" w:rsidP="00114E78">
      <w:pPr>
        <w:pStyle w:val="Heading1"/>
      </w:pPr>
      <w:r>
        <w:t>Type conversion</w:t>
      </w:r>
    </w:p>
    <w:p w14:paraId="47CEBFE0" w14:textId="1EBEDFB5" w:rsidR="00114E78" w:rsidRDefault="003A758A" w:rsidP="003A758A">
      <w:pPr>
        <w:pStyle w:val="ListParagraph"/>
        <w:numPr>
          <w:ilvl w:val="0"/>
          <w:numId w:val="15"/>
        </w:numPr>
      </w:pPr>
      <w:r w:rsidRPr="003A758A">
        <w:t xml:space="preserve"> type conversion = change the datatype of a value to another  (strings, numbers, booleans)</w:t>
      </w:r>
    </w:p>
    <w:p w14:paraId="5156C77E" w14:textId="1AB97150" w:rsidR="003A758A" w:rsidRDefault="003A758A" w:rsidP="003A758A">
      <w:pPr>
        <w:pStyle w:val="ListParagraph"/>
        <w:numPr>
          <w:ilvl w:val="0"/>
          <w:numId w:val="15"/>
        </w:numPr>
      </w:pPr>
      <w:r>
        <w:lastRenderedPageBreak/>
        <w:t>Used in window prompt because the input from the window prompt is a string to convert it to a number w</w:t>
      </w:r>
    </w:p>
    <w:p w14:paraId="514E5CA6" w14:textId="63038E49" w:rsidR="00F64CB8" w:rsidRDefault="00F64CB8" w:rsidP="003A758A">
      <w:pPr>
        <w:pStyle w:val="ListParagraph"/>
        <w:numPr>
          <w:ilvl w:val="0"/>
          <w:numId w:val="15"/>
        </w:numPr>
      </w:pPr>
      <w:r>
        <w:t>Boolean will always be true if</w:t>
      </w:r>
    </w:p>
    <w:p w14:paraId="0BDDE306" w14:textId="2FE7F2A0" w:rsidR="0003534E" w:rsidRPr="00114E78" w:rsidRDefault="0003534E" w:rsidP="003A758A">
      <w:pPr>
        <w:pStyle w:val="ListParagraph"/>
        <w:numPr>
          <w:ilvl w:val="0"/>
          <w:numId w:val="15"/>
        </w:numPr>
      </w:pPr>
      <w:r>
        <w:t xml:space="preserve">If an a input is Not A Number it will </w:t>
      </w:r>
      <w:r w:rsidR="00E4523C" w:rsidRPr="00E4523C">
        <w:rPr>
          <w:highlight w:val="green"/>
        </w:rPr>
        <w:t>NaN</w:t>
      </w:r>
    </w:p>
    <w:p w14:paraId="55F2A4DA" w14:textId="77777777" w:rsidR="009D3933" w:rsidRDefault="009D3933" w:rsidP="009D3933">
      <w:pPr>
        <w:pStyle w:val="Heading1"/>
      </w:pPr>
      <w:r>
        <w:t>Rock Paper Scissors game</w:t>
      </w:r>
    </w:p>
    <w:p w14:paraId="59D31405" w14:textId="77777777" w:rsidR="00F57FF7" w:rsidRPr="00F57FF7" w:rsidRDefault="00F57FF7" w:rsidP="00F57FF7">
      <w:pPr>
        <w:pStyle w:val="ListParagraph"/>
        <w:numPr>
          <w:ilvl w:val="0"/>
          <w:numId w:val="11"/>
        </w:num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F57F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.</w:t>
      </w:r>
      <w:r w:rsidRPr="00F57F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())</w:t>
      </w:r>
    </w:p>
    <w:p w14:paraId="459357D0" w14:textId="01D5BA6C" w:rsidR="00F57FF7" w:rsidRPr="00F57FF7" w:rsidRDefault="00F57FF7" w:rsidP="00F57FF7">
      <w:pPr>
        <w:pStyle w:val="ListParagraph"/>
        <w:numPr>
          <w:ilvl w:val="0"/>
          <w:numId w:val="11"/>
        </w:numPr>
      </w:pPr>
      <w:r>
        <w:t>Generates a random number between 1 and 0</w:t>
      </w:r>
      <w:r w:rsidR="003D53ED">
        <w:t xml:space="preserve"> </w:t>
      </w:r>
    </w:p>
    <w:p w14:paraId="7F8E872B" w14:textId="2391A2DA" w:rsidR="00A14911" w:rsidRPr="00A14911" w:rsidRDefault="00354B78" w:rsidP="00A14911">
      <w:pPr>
        <w:pStyle w:val="Heading1"/>
      </w:pPr>
      <w:r>
        <w:t>Check property</w:t>
      </w:r>
      <w:r w:rsidR="00A14911" w:rsidRPr="00A14911">
        <w:rPr>
          <w:rFonts w:ascii="Roboto" w:eastAsia="Times New Roman" w:hAnsi="Roboto" w:cs="Times New Roman"/>
          <w:color w:val="000000"/>
          <w:kern w:val="0"/>
          <w:sz w:val="15"/>
          <w:szCs w:val="15"/>
          <w14:ligatures w14:val="none"/>
        </w:rPr>
        <w:br/>
      </w:r>
    </w:p>
    <w:p w14:paraId="19E48033" w14:textId="7B192DC7" w:rsidR="00A14911" w:rsidRPr="00A14911" w:rsidRDefault="00A14911" w:rsidP="00A14911">
      <w:pPr>
        <w:pStyle w:val="ListParagraph"/>
        <w:numPr>
          <w:ilvl w:val="0"/>
          <w:numId w:val="11"/>
        </w:numPr>
        <w:spacing w:after="0" w:line="240" w:lineRule="auto"/>
        <w:rPr>
          <w:rFonts w:eastAsia="Times New Roman" w:cs="Times New Roman"/>
          <w:kern w:val="0"/>
          <w14:ligatures w14:val="none"/>
        </w:rPr>
      </w:pPr>
      <w:r w:rsidRPr="00A14911">
        <w:rPr>
          <w:rFonts w:eastAsia="Times New Roman" w:cs="Times New Roman"/>
          <w:kern w:val="0"/>
          <w:highlight w:val="green"/>
          <w:bdr w:val="none" w:sz="0" w:space="0" w:color="auto" w:frame="1"/>
          <w14:ligatures w14:val="none"/>
        </w:rPr>
        <w:t>.checked</w:t>
      </w:r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= property that determines the checked state of an </w:t>
      </w:r>
      <w:r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</w:t>
      </w:r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>HTML checkbox or radio button element</w:t>
      </w:r>
    </w:p>
    <w:p w14:paraId="141E2888" w14:textId="77777777" w:rsidR="009B43E6" w:rsidRPr="00320CB5" w:rsidRDefault="002344E2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br/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="009B43E6"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heckbox"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CheckBox"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405A486" w14:textId="77777777" w:rsidR="009B43E6" w:rsidRPr="00320CB5" w:rsidRDefault="009B43E6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CheckBox"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subscribe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785A596" w14:textId="4B8F0124" w:rsidR="009B43E6" w:rsidRDefault="009B43E6" w:rsidP="009B43E6">
      <w:pPr>
        <w:pStyle w:val="ListParagraph"/>
        <w:numPr>
          <w:ilvl w:val="0"/>
          <w:numId w:val="15"/>
        </w:numPr>
      </w:pPr>
      <w:r>
        <w:t>This creates a check box the for  attribute and the id of the input must be the same so when we click on the label it will select the check box</w:t>
      </w:r>
      <w:r w:rsidR="00B16909">
        <w:br/>
      </w:r>
    </w:p>
    <w:p w14:paraId="13AA6D1E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radio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visaBtn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nam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ard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0C28DFC2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visaBtn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Visa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4D806F7" w14:textId="0A053D84" w:rsidR="008024A4" w:rsidRDefault="00B16909" w:rsidP="00B16909">
      <w:pPr>
        <w:pStyle w:val="ListParagraph"/>
        <w:numPr>
          <w:ilvl w:val="0"/>
          <w:numId w:val="15"/>
        </w:numPr>
      </w:pPr>
      <w:r>
        <w:t>Creates a radio button and giving it the name</w:t>
      </w:r>
      <w:r w:rsidR="0094762D">
        <w:t xml:space="preserve"> attribute is how we are allowed to check one box at a time</w:t>
      </w:r>
      <w:r w:rsidR="00062CB4">
        <w:br/>
      </w:r>
    </w:p>
    <w:p w14:paraId="2BFB7B47" w14:textId="023E6559" w:rsidR="00062CB4" w:rsidRPr="00062CB4" w:rsidRDefault="00062CB4" w:rsidP="00062C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yCheckBox</w:t>
      </w:r>
      <w:r w:rsidRPr="00062C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hecked</w:t>
      </w:r>
    </w:p>
    <w:p w14:paraId="17066EE0" w14:textId="2143EE00" w:rsidR="00C100F0" w:rsidRPr="00C03224" w:rsidRDefault="00062CB4" w:rsidP="00062CB4">
      <w:pPr>
        <w:pStyle w:val="ListParagraph"/>
        <w:numPr>
          <w:ilvl w:val="0"/>
          <w:numId w:val="15"/>
        </w:numPr>
      </w:pPr>
      <w:r>
        <w:t>If this is checked it will evaluate to true or fals</w:t>
      </w:r>
      <w:r w:rsidR="002344E2">
        <w:br/>
      </w:r>
      <w:r w:rsidR="002344E2">
        <w:br/>
      </w:r>
      <w:r w:rsidR="002344E2">
        <w:br/>
      </w:r>
      <w:r w:rsidR="002344E2">
        <w:br/>
      </w:r>
      <w:r w:rsidR="002344E2">
        <w:br/>
      </w:r>
      <w:r w:rsidR="002344E2">
        <w:br/>
      </w:r>
      <w:r w:rsidR="002344E2">
        <w:br/>
      </w: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008C"/>
    <w:rsid w:val="00004447"/>
    <w:rsid w:val="0003312C"/>
    <w:rsid w:val="0003534E"/>
    <w:rsid w:val="00041CB7"/>
    <w:rsid w:val="00057313"/>
    <w:rsid w:val="00062CB4"/>
    <w:rsid w:val="000714BF"/>
    <w:rsid w:val="00074727"/>
    <w:rsid w:val="000A1367"/>
    <w:rsid w:val="000B190E"/>
    <w:rsid w:val="000B72B6"/>
    <w:rsid w:val="000C1B9C"/>
    <w:rsid w:val="000C4E68"/>
    <w:rsid w:val="000E1B10"/>
    <w:rsid w:val="000F4312"/>
    <w:rsid w:val="0010657E"/>
    <w:rsid w:val="00114512"/>
    <w:rsid w:val="00114E78"/>
    <w:rsid w:val="00117494"/>
    <w:rsid w:val="001250B4"/>
    <w:rsid w:val="00130A22"/>
    <w:rsid w:val="00133638"/>
    <w:rsid w:val="00136780"/>
    <w:rsid w:val="001643A6"/>
    <w:rsid w:val="00164CBF"/>
    <w:rsid w:val="0016667F"/>
    <w:rsid w:val="00171C60"/>
    <w:rsid w:val="00173A8B"/>
    <w:rsid w:val="0018266C"/>
    <w:rsid w:val="00187A46"/>
    <w:rsid w:val="001A1943"/>
    <w:rsid w:val="001A3C96"/>
    <w:rsid w:val="001B7AC5"/>
    <w:rsid w:val="001C0301"/>
    <w:rsid w:val="001E087E"/>
    <w:rsid w:val="001F5D2B"/>
    <w:rsid w:val="00205681"/>
    <w:rsid w:val="0022262F"/>
    <w:rsid w:val="002344E2"/>
    <w:rsid w:val="002346C1"/>
    <w:rsid w:val="0023554C"/>
    <w:rsid w:val="0026140D"/>
    <w:rsid w:val="00264FCF"/>
    <w:rsid w:val="002845C2"/>
    <w:rsid w:val="0028761B"/>
    <w:rsid w:val="002949A6"/>
    <w:rsid w:val="002B0609"/>
    <w:rsid w:val="002C36F8"/>
    <w:rsid w:val="002C5DDC"/>
    <w:rsid w:val="002C6E95"/>
    <w:rsid w:val="002D70E8"/>
    <w:rsid w:val="002E6C15"/>
    <w:rsid w:val="002F242C"/>
    <w:rsid w:val="00300EAE"/>
    <w:rsid w:val="00312765"/>
    <w:rsid w:val="00320CB5"/>
    <w:rsid w:val="00320D0E"/>
    <w:rsid w:val="00327D42"/>
    <w:rsid w:val="003541A7"/>
    <w:rsid w:val="00354B78"/>
    <w:rsid w:val="00366CFB"/>
    <w:rsid w:val="0038658A"/>
    <w:rsid w:val="003918D7"/>
    <w:rsid w:val="003A34BD"/>
    <w:rsid w:val="003A758A"/>
    <w:rsid w:val="003B0D4B"/>
    <w:rsid w:val="003B35C9"/>
    <w:rsid w:val="003C4019"/>
    <w:rsid w:val="003C6A37"/>
    <w:rsid w:val="003D201A"/>
    <w:rsid w:val="003D53ED"/>
    <w:rsid w:val="003E2B81"/>
    <w:rsid w:val="003E5EE4"/>
    <w:rsid w:val="00425422"/>
    <w:rsid w:val="0042559A"/>
    <w:rsid w:val="004375CE"/>
    <w:rsid w:val="004420E7"/>
    <w:rsid w:val="00455648"/>
    <w:rsid w:val="0049156B"/>
    <w:rsid w:val="004B290B"/>
    <w:rsid w:val="004B291A"/>
    <w:rsid w:val="004B308D"/>
    <w:rsid w:val="004B7C13"/>
    <w:rsid w:val="004E2E1E"/>
    <w:rsid w:val="004E3462"/>
    <w:rsid w:val="004E3E4B"/>
    <w:rsid w:val="004E5889"/>
    <w:rsid w:val="005043BB"/>
    <w:rsid w:val="00505041"/>
    <w:rsid w:val="00506314"/>
    <w:rsid w:val="00536705"/>
    <w:rsid w:val="005373E1"/>
    <w:rsid w:val="00542674"/>
    <w:rsid w:val="005560D9"/>
    <w:rsid w:val="00567A48"/>
    <w:rsid w:val="00572679"/>
    <w:rsid w:val="00573646"/>
    <w:rsid w:val="00585446"/>
    <w:rsid w:val="00586404"/>
    <w:rsid w:val="00586516"/>
    <w:rsid w:val="0058715C"/>
    <w:rsid w:val="00593280"/>
    <w:rsid w:val="0059675F"/>
    <w:rsid w:val="005D07DF"/>
    <w:rsid w:val="005D7E04"/>
    <w:rsid w:val="005F1809"/>
    <w:rsid w:val="005F4BAC"/>
    <w:rsid w:val="0061466C"/>
    <w:rsid w:val="00614BE6"/>
    <w:rsid w:val="0065487F"/>
    <w:rsid w:val="006576AA"/>
    <w:rsid w:val="00661A30"/>
    <w:rsid w:val="006668B4"/>
    <w:rsid w:val="00686F44"/>
    <w:rsid w:val="006B2F1C"/>
    <w:rsid w:val="006B35C1"/>
    <w:rsid w:val="006B5CD6"/>
    <w:rsid w:val="006C217D"/>
    <w:rsid w:val="006D67E4"/>
    <w:rsid w:val="006D7B68"/>
    <w:rsid w:val="006F1CC4"/>
    <w:rsid w:val="006F2646"/>
    <w:rsid w:val="006F3351"/>
    <w:rsid w:val="006F4426"/>
    <w:rsid w:val="006F5F9A"/>
    <w:rsid w:val="006F68AB"/>
    <w:rsid w:val="00705BD6"/>
    <w:rsid w:val="007130B4"/>
    <w:rsid w:val="00717288"/>
    <w:rsid w:val="00723F87"/>
    <w:rsid w:val="00724A0D"/>
    <w:rsid w:val="0073430A"/>
    <w:rsid w:val="00735C92"/>
    <w:rsid w:val="00741883"/>
    <w:rsid w:val="00745841"/>
    <w:rsid w:val="0079071E"/>
    <w:rsid w:val="00795B79"/>
    <w:rsid w:val="007B2BCB"/>
    <w:rsid w:val="007C4606"/>
    <w:rsid w:val="007F2B97"/>
    <w:rsid w:val="008024A4"/>
    <w:rsid w:val="0081607C"/>
    <w:rsid w:val="008170F4"/>
    <w:rsid w:val="00845014"/>
    <w:rsid w:val="00872759"/>
    <w:rsid w:val="00875DE2"/>
    <w:rsid w:val="00894523"/>
    <w:rsid w:val="00895016"/>
    <w:rsid w:val="008A1BF1"/>
    <w:rsid w:val="008B7014"/>
    <w:rsid w:val="008D6AA6"/>
    <w:rsid w:val="008E3496"/>
    <w:rsid w:val="008F31B3"/>
    <w:rsid w:val="008F53B2"/>
    <w:rsid w:val="0090160D"/>
    <w:rsid w:val="009024C2"/>
    <w:rsid w:val="00905AF3"/>
    <w:rsid w:val="00922D4C"/>
    <w:rsid w:val="0094762D"/>
    <w:rsid w:val="00947D99"/>
    <w:rsid w:val="009633CA"/>
    <w:rsid w:val="00977C08"/>
    <w:rsid w:val="009926FC"/>
    <w:rsid w:val="009A5E34"/>
    <w:rsid w:val="009B43E6"/>
    <w:rsid w:val="009C2BF7"/>
    <w:rsid w:val="009D25B0"/>
    <w:rsid w:val="009D3933"/>
    <w:rsid w:val="009E1482"/>
    <w:rsid w:val="00A075A4"/>
    <w:rsid w:val="00A11086"/>
    <w:rsid w:val="00A14911"/>
    <w:rsid w:val="00A20BA1"/>
    <w:rsid w:val="00A23BE6"/>
    <w:rsid w:val="00A23C83"/>
    <w:rsid w:val="00A31A78"/>
    <w:rsid w:val="00A31CCB"/>
    <w:rsid w:val="00A42279"/>
    <w:rsid w:val="00A5075F"/>
    <w:rsid w:val="00A77B57"/>
    <w:rsid w:val="00A817C2"/>
    <w:rsid w:val="00A81EEB"/>
    <w:rsid w:val="00A91718"/>
    <w:rsid w:val="00AA1527"/>
    <w:rsid w:val="00AA19D0"/>
    <w:rsid w:val="00AB06C9"/>
    <w:rsid w:val="00AC7B0D"/>
    <w:rsid w:val="00AD0282"/>
    <w:rsid w:val="00AD5515"/>
    <w:rsid w:val="00B02AC9"/>
    <w:rsid w:val="00B13AA8"/>
    <w:rsid w:val="00B1581B"/>
    <w:rsid w:val="00B16909"/>
    <w:rsid w:val="00B16D26"/>
    <w:rsid w:val="00B255B5"/>
    <w:rsid w:val="00B431FF"/>
    <w:rsid w:val="00B53961"/>
    <w:rsid w:val="00B5444A"/>
    <w:rsid w:val="00B55640"/>
    <w:rsid w:val="00B635E9"/>
    <w:rsid w:val="00B81949"/>
    <w:rsid w:val="00BC2FED"/>
    <w:rsid w:val="00BC331C"/>
    <w:rsid w:val="00BF3188"/>
    <w:rsid w:val="00C00F11"/>
    <w:rsid w:val="00C03224"/>
    <w:rsid w:val="00C100F0"/>
    <w:rsid w:val="00C27C28"/>
    <w:rsid w:val="00C6146A"/>
    <w:rsid w:val="00C84BFD"/>
    <w:rsid w:val="00CB488A"/>
    <w:rsid w:val="00CB5FC4"/>
    <w:rsid w:val="00CE7FDA"/>
    <w:rsid w:val="00CF54ED"/>
    <w:rsid w:val="00D004DE"/>
    <w:rsid w:val="00D044F7"/>
    <w:rsid w:val="00D05004"/>
    <w:rsid w:val="00D06646"/>
    <w:rsid w:val="00D11BCC"/>
    <w:rsid w:val="00D41571"/>
    <w:rsid w:val="00D50C7B"/>
    <w:rsid w:val="00D60251"/>
    <w:rsid w:val="00D80051"/>
    <w:rsid w:val="00D870D9"/>
    <w:rsid w:val="00D90218"/>
    <w:rsid w:val="00D943DB"/>
    <w:rsid w:val="00DD693F"/>
    <w:rsid w:val="00DE37C7"/>
    <w:rsid w:val="00E025E4"/>
    <w:rsid w:val="00E03ADD"/>
    <w:rsid w:val="00E064D8"/>
    <w:rsid w:val="00E067A3"/>
    <w:rsid w:val="00E06D27"/>
    <w:rsid w:val="00E227CB"/>
    <w:rsid w:val="00E31637"/>
    <w:rsid w:val="00E37E50"/>
    <w:rsid w:val="00E429D9"/>
    <w:rsid w:val="00E4477B"/>
    <w:rsid w:val="00E4523C"/>
    <w:rsid w:val="00E54DF4"/>
    <w:rsid w:val="00E800A1"/>
    <w:rsid w:val="00E9010D"/>
    <w:rsid w:val="00E92213"/>
    <w:rsid w:val="00E95D95"/>
    <w:rsid w:val="00EA020F"/>
    <w:rsid w:val="00EA36F7"/>
    <w:rsid w:val="00EC5C7E"/>
    <w:rsid w:val="00ED7D79"/>
    <w:rsid w:val="00EF7CBB"/>
    <w:rsid w:val="00F12D07"/>
    <w:rsid w:val="00F167E8"/>
    <w:rsid w:val="00F2237D"/>
    <w:rsid w:val="00F253B8"/>
    <w:rsid w:val="00F4601E"/>
    <w:rsid w:val="00F57FF7"/>
    <w:rsid w:val="00F61A30"/>
    <w:rsid w:val="00F63870"/>
    <w:rsid w:val="00F64CB8"/>
    <w:rsid w:val="00F65EBE"/>
    <w:rsid w:val="00FA5BB9"/>
    <w:rsid w:val="00FB7B28"/>
    <w:rsid w:val="00FC0ABF"/>
    <w:rsid w:val="00FE0D69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style-scope">
    <w:name w:val="style-scope"/>
    <w:basedOn w:val="DefaultParagraphFont"/>
    <w:rsid w:val="00A14911"/>
  </w:style>
  <w:style w:type="character" w:styleId="Hyperlink">
    <w:name w:val="Hyperlink"/>
    <w:basedOn w:val="DefaultParagraphFont"/>
    <w:uiPriority w:val="99"/>
    <w:semiHidden/>
    <w:unhideWhenUsed/>
    <w:rsid w:val="00A14911"/>
    <w:rPr>
      <w:color w:val="0000FF"/>
      <w:u w:val="single"/>
    </w:rPr>
  </w:style>
  <w:style w:type="character" w:customStyle="1" w:styleId="yt-core-attributed-string">
    <w:name w:val="yt-core-attributed-string"/>
    <w:basedOn w:val="DefaultParagraphFont"/>
    <w:rsid w:val="00A1491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484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84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6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2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1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41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2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82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36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8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85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4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42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52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88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946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26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57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38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7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52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430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28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5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4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06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13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973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95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78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81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009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2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30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40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274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79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410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80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22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03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0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99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9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82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43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8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938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17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3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2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43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04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61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25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98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85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90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3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7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48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4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81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8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38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26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37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7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37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7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990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191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49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0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78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69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19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3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7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6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7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21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17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138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3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8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171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4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8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07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38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510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5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06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610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58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02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4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61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02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0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8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25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2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72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5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49855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38212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175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044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418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6345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7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1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3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357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75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4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3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075FD5"/>
    <w:rsid w:val="000C4E68"/>
    <w:rsid w:val="00130A22"/>
    <w:rsid w:val="0013707E"/>
    <w:rsid w:val="001772E2"/>
    <w:rsid w:val="003918D7"/>
    <w:rsid w:val="003B0D4B"/>
    <w:rsid w:val="003C3DF3"/>
    <w:rsid w:val="004375CE"/>
    <w:rsid w:val="004B290B"/>
    <w:rsid w:val="005266DF"/>
    <w:rsid w:val="00556F99"/>
    <w:rsid w:val="005707E2"/>
    <w:rsid w:val="00595507"/>
    <w:rsid w:val="0059675F"/>
    <w:rsid w:val="005C529B"/>
    <w:rsid w:val="006C217D"/>
    <w:rsid w:val="00845014"/>
    <w:rsid w:val="009633CA"/>
    <w:rsid w:val="00985A58"/>
    <w:rsid w:val="009875E0"/>
    <w:rsid w:val="00A23BE6"/>
    <w:rsid w:val="00A2791C"/>
    <w:rsid w:val="00A769C7"/>
    <w:rsid w:val="00AA19D0"/>
    <w:rsid w:val="00D044F7"/>
    <w:rsid w:val="00DF661C"/>
    <w:rsid w:val="00E03ADD"/>
    <w:rsid w:val="00F533F2"/>
    <w:rsid w:val="00F70483"/>
    <w:rsid w:val="00FB76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7 0,-16-35 0,-7-13 0,-1 1 0,8 45 0,-8-29 0,17 113 0,-2-6 0,-21-119 0,-1 1 0,-3-1 0,-1 1 0,-5 57 0,1-7 0,1-83 0,1 1 0,1-1 0,0 0 0,0 1 0,1-1 0,0 0 0,0 0 0,6 13 0,1-2-1365,-2-3-5461</inkml:trace>
  <inkml:trace contextRef="#ctx0" brushRef="#br0" timeOffset="1951.52">2075 2434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76</TotalTime>
  <Pages>8</Pages>
  <Words>1164</Words>
  <Characters>6641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7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244</cp:revision>
  <dcterms:created xsi:type="dcterms:W3CDTF">2024-06-24T20:10:00Z</dcterms:created>
  <dcterms:modified xsi:type="dcterms:W3CDTF">2024-07-23T20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